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43412D2" w14:textId="759FD33D" w:rsidR="00205720" w:rsidRDefault="00FA31D3" w:rsidP="00863E2F">
      <w:pPr>
        <w:rPr>
          <w:rFonts w:ascii="Verdana" w:hAnsi="Verdana"/>
          <w:sz w:val="20"/>
          <w:szCs w:val="20"/>
        </w:rPr>
      </w:pPr>
      <w:bookmarkStart w:id="0" w:name="_GoBack"/>
      <w:bookmarkEnd w:id="0"/>
      <w:r w:rsidRPr="00FA31D3">
        <w:rPr>
          <w:rFonts w:ascii="Verdana" w:hAnsi="Verdana"/>
          <w:b/>
          <w:bCs/>
          <w:sz w:val="20"/>
          <w:szCs w:val="20"/>
        </w:rPr>
        <w:t xml:space="preserve">Supplementary Table 2. </w:t>
      </w:r>
      <w:r>
        <w:rPr>
          <w:rFonts w:ascii="Verdana" w:hAnsi="Verdana"/>
          <w:sz w:val="20"/>
          <w:szCs w:val="20"/>
        </w:rPr>
        <w:t>List of excluded studies and reason for exclusion.</w:t>
      </w:r>
    </w:p>
    <w:tbl>
      <w:tblPr>
        <w:tblStyle w:val="TableGrid"/>
        <w:tblW w:w="14596" w:type="dxa"/>
        <w:tblLook w:val="04A0" w:firstRow="1" w:lastRow="0" w:firstColumn="1" w:lastColumn="0" w:noHBand="0" w:noVBand="1"/>
      </w:tblPr>
      <w:tblGrid>
        <w:gridCol w:w="1141"/>
        <w:gridCol w:w="13455"/>
      </w:tblGrid>
      <w:tr w:rsidR="00FA31D3" w14:paraId="0FCCEC72" w14:textId="77777777" w:rsidTr="00FA31D3">
        <w:tc>
          <w:tcPr>
            <w:tcW w:w="1141" w:type="dxa"/>
          </w:tcPr>
          <w:p w14:paraId="105423D1" w14:textId="77777777" w:rsidR="00FA31D3" w:rsidRPr="008A2910" w:rsidRDefault="00FA31D3" w:rsidP="00AB412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Reference</w:t>
            </w:r>
          </w:p>
        </w:tc>
        <w:tc>
          <w:tcPr>
            <w:tcW w:w="13455" w:type="dxa"/>
          </w:tcPr>
          <w:p w14:paraId="06EEBCC8" w14:textId="77777777" w:rsidR="00FA31D3" w:rsidRPr="008A2910" w:rsidRDefault="00FA31D3" w:rsidP="00AB412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Reason for exclusion</w:t>
            </w:r>
          </w:p>
        </w:tc>
      </w:tr>
      <w:tr w:rsidR="00FA31D3" w14:paraId="608DC4A2" w14:textId="77777777" w:rsidTr="00FA31D3">
        <w:tc>
          <w:tcPr>
            <w:tcW w:w="1141" w:type="dxa"/>
          </w:tcPr>
          <w:p w14:paraId="43979633" w14:textId="77777777" w:rsidR="00FA31D3" w:rsidRDefault="00FA31D3" w:rsidP="00AB412B">
            <w:r>
              <w:fldChar w:fldCharType="begin"/>
            </w:r>
            <w:r>
              <w:instrText xml:space="preserve"> ADDIN EN.CITE &lt;EndNote&gt;&lt;Cite&gt;&lt;Author&gt;Abe&lt;/Author&gt;&lt;Year&gt;1999&lt;/Year&gt;&lt;IDText&gt;A vitamin D analog regulates mesangial cell smooth muscle phenotypes in a transforming growth factor-beta type II receptor-mediated manner&lt;/IDText&gt;&lt;DisplayText&gt;&lt;style size="10"&gt;[1]&lt;/style&gt;&lt;/DisplayText&gt;&lt;record&gt;&lt;dates&gt;&lt;pub-dates&gt;&lt;date&gt;Jul&lt;/date&gt;&lt;/pub-dates&gt;&lt;year&gt;1999&lt;/year&gt;&lt;/dates&gt;&lt;keywords&gt;&lt;keyword&gt;Animals&lt;/keyword&gt;&lt;keyword&gt;Antineoplastic Agents&lt;/keyword&gt;&lt;keyword&gt;Calcitriol&lt;/keyword&gt;&lt;keyword&gt;Calcium Channel Agonists&lt;/keyword&gt;&lt;keyword&gt;Cell Differentiation&lt;/keyword&gt;&lt;keyword&gt;Cell Division&lt;/keyword&gt;&lt;keyword&gt;Cells, Cultured&lt;/keyword&gt;&lt;keyword&gt;Glomerular Mesangium&lt;/keyword&gt;&lt;keyword&gt;Mice&lt;/keyword&gt;&lt;keyword&gt;Muscle, Smooth&lt;/keyword&gt;&lt;keyword&gt;Receptors, Transforming Growth Factor beta&lt;/keyword&gt;&lt;keyword&gt;Signal Transduction&lt;/keyword&gt;&lt;/keywords&gt;&lt;urls&gt;&lt;related-urls&gt;&lt;url&gt;https://www.ncbi.nlm.nih.gov/pubmed/10409630&lt;/url&gt;&lt;/related-urls&gt;&lt;/urls&gt;&lt;isbn&gt;0021-9258&lt;/isbn&gt;&lt;titles&gt;&lt;title&gt;A vitamin D analog regulates mesangial cell smooth muscle phenotypes in a transforming growth factor-beta type II receptor-mediated manner&lt;/title&gt;&lt;secondary-title&gt;J Biol Chem&lt;/secondary-title&gt;&lt;/titles&gt;&lt;pages&gt;20874-8&lt;/pages&gt;&lt;number&gt;30&lt;/number&gt;&lt;contributors&gt;&lt;authors&gt;&lt;author&gt;Abe, H.&lt;/author&gt;&lt;author&gt;Iehara, N.&lt;/author&gt;&lt;author&gt;Utsunomiya, K.&lt;/author&gt;&lt;author&gt;Kita, T.&lt;/author&gt;&lt;author&gt;Doi, T.&lt;/author&gt;&lt;/authors&gt;&lt;/contributors&gt;&lt;language&gt;eng&lt;/language&gt;&lt;added-date format="utc"&gt;1583838144&lt;/added-date&gt;&lt;ref-type name="Journal Article"&gt;17&lt;/ref-type&gt;&lt;rec-number&gt;458&lt;/rec-number&gt;&lt;last-updated-date format="utc"&gt;1616514177&lt;/last-updated-date&gt;&lt;accession-num&gt;10409630&lt;/accession-num&gt;&lt;electronic-resource-num&gt;10.1074/jbc.274.30.20874&lt;/electronic-resource-num&gt;&lt;volume&gt;274&lt;/volume&gt;&lt;/record&gt;&lt;/Cite&gt;&lt;/EndNote&gt;</w:instrText>
            </w:r>
            <w:r>
              <w:fldChar w:fldCharType="separate"/>
            </w:r>
            <w:r w:rsidRPr="008A2910">
              <w:rPr>
                <w:noProof/>
                <w:sz w:val="20"/>
              </w:rPr>
              <w:t>[1]</w:t>
            </w:r>
            <w:r>
              <w:fldChar w:fldCharType="end"/>
            </w:r>
          </w:p>
        </w:tc>
        <w:tc>
          <w:tcPr>
            <w:tcW w:w="13455" w:type="dxa"/>
          </w:tcPr>
          <w:p w14:paraId="2969F2A1" w14:textId="77777777" w:rsidR="00FA31D3" w:rsidRDefault="00FA31D3" w:rsidP="00AB412B">
            <w:r>
              <w:t>This study looked at the effects of vitamin D on smooth muscle cells. Due to the focus of the review being skeletal muscle cells, this review was excluded.</w:t>
            </w:r>
          </w:p>
        </w:tc>
      </w:tr>
      <w:tr w:rsidR="00FA31D3" w14:paraId="4177CB79" w14:textId="77777777" w:rsidTr="00FA31D3">
        <w:tc>
          <w:tcPr>
            <w:tcW w:w="1141" w:type="dxa"/>
          </w:tcPr>
          <w:p w14:paraId="39BD52E5" w14:textId="77777777" w:rsidR="00FA31D3" w:rsidRDefault="00FA31D3" w:rsidP="00AB412B">
            <w:r>
              <w:fldChar w:fldCharType="begin">
                <w:fldData xml:space="preserve">PEVuZE5vdGU+PENpdGU+PEF1dGhvcj5Ba2FnYXdhPC9BdXRob3I+PFllYXI+MjAxODwvWWVhcj48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a2FnYXdhPC9BdXRob3I+PFllYXI+MjAxODwvWWVhcj48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A2910">
              <w:rPr>
                <w:noProof/>
                <w:sz w:val="20"/>
              </w:rPr>
              <w:t>[2]</w:t>
            </w:r>
            <w:r>
              <w:fldChar w:fldCharType="end"/>
            </w:r>
          </w:p>
        </w:tc>
        <w:tc>
          <w:tcPr>
            <w:tcW w:w="13455" w:type="dxa"/>
          </w:tcPr>
          <w:p w14:paraId="2F21DF14" w14:textId="77777777" w:rsidR="00FA31D3" w:rsidRPr="008A2910" w:rsidRDefault="00FA31D3" w:rsidP="00AB412B">
            <w:r>
              <w:t xml:space="preserve">This study administered vitamin D to live rats, so vitamin D treatment was </w:t>
            </w:r>
            <w:r>
              <w:rPr>
                <w:i/>
                <w:iCs/>
              </w:rPr>
              <w:t>in vivo.</w:t>
            </w:r>
            <w:r>
              <w:t xml:space="preserve"> This was not in line with the inclusion criteria of </w:t>
            </w:r>
            <w:r>
              <w:rPr>
                <w:i/>
                <w:iCs/>
              </w:rPr>
              <w:t>in vitro</w:t>
            </w:r>
            <w:r>
              <w:t xml:space="preserve"> studies.</w:t>
            </w:r>
          </w:p>
        </w:tc>
      </w:tr>
      <w:tr w:rsidR="00FA31D3" w14:paraId="138D131E" w14:textId="77777777" w:rsidTr="00FA31D3">
        <w:tc>
          <w:tcPr>
            <w:tcW w:w="1141" w:type="dxa"/>
          </w:tcPr>
          <w:p w14:paraId="2BC5A631" w14:textId="77777777" w:rsidR="00FA31D3" w:rsidRDefault="00FA31D3" w:rsidP="00AB412B">
            <w:r>
              <w:fldChar w:fldCharType="begin"/>
            </w:r>
            <w:r>
              <w:instrText xml:space="preserve"> ADDIN EN.CITE &lt;EndNote&gt;&lt;Cite&gt;&lt;Author&gt;Alami-Durante&lt;/Author&gt;&lt;Year&gt;2011&lt;/Year&gt;&lt;IDText&gt;Dietary cholecalciferol regulates the recruitment and growth of skeletal muscle fibers and the expressions of myogenic regulatory factors and the myosin heavy chain in European sea bass larvae&lt;/IDText&gt;&lt;DisplayText&gt;&lt;style size="10"&gt;[3]&lt;/style&gt;&lt;/DisplayText&gt;&lt;record&gt;&lt;dates&gt;&lt;pub-dates&gt;&lt;date&gt;Dec&lt;/date&gt;&lt;/pub-dates&gt;&lt;year&gt;2011&lt;/year&gt;&lt;/dates&gt;&lt;keywords&gt;&lt;keyword&gt;Animals&lt;/keyword&gt;&lt;keyword&gt;Bass&lt;/keyword&gt;&lt;keyword&gt;Cell Differentiation&lt;/keyword&gt;&lt;keyword&gt;Cell Proliferation&lt;/keyword&gt;&lt;keyword&gt;Cholecalciferol&lt;/keyword&gt;&lt;keyword&gt;Diet&lt;/keyword&gt;&lt;keyword&gt;Gene Expression&lt;/keyword&gt;&lt;keyword&gt;Larva&lt;/keyword&gt;&lt;keyword&gt;Muscle Development&lt;/keyword&gt;&lt;keyword&gt;Muscle Fibers, Fast-Twitch&lt;/keyword&gt;&lt;keyword&gt;Myogenic Regulatory Factors&lt;/keyword&gt;&lt;keyword&gt;Myosin Heavy Chains&lt;/keyword&gt;&lt;keyword&gt;Real-Time Polymerase Chain Reaction&lt;/keyword&gt;&lt;/keywords&gt;&lt;urls&gt;&lt;related-urls&gt;&lt;url&gt;https://www.ncbi.nlm.nih.gov/pubmed/22013200&lt;/url&gt;&lt;/related-urls&gt;&lt;/urls&gt;&lt;isbn&gt;1541-6100&lt;/isbn&gt;&lt;titles&gt;&lt;title&gt;Dietary cholecalciferol regulates the recruitment and growth of skeletal muscle fibers and the expressions of myogenic regulatory factors and the myosin heavy chain in European sea bass larvae&lt;/title&gt;&lt;secondary-title&gt;J Nutr&lt;/secondary-title&gt;&lt;/titles&gt;&lt;pages&gt;2146-51&lt;/pages&gt;&lt;number&gt;12&lt;/number&gt;&lt;contributors&gt;&lt;authors&gt;&lt;author&gt;Alami-Durante, H.&lt;/author&gt;&lt;author&gt;Cluzeaud, M.&lt;/author&gt;&lt;author&gt;Bazin, D.&lt;/author&gt;&lt;author&gt;Mazurais, D.&lt;/author&gt;&lt;author&gt;Zambonino-Infante, J. L.&lt;/author&gt;&lt;/authors&gt;&lt;/contributors&gt;&lt;edition&gt;2011/10/19&lt;/edition&gt;&lt;language&gt;eng&lt;/language&gt;&lt;added-date format="utc"&gt;1583838140&lt;/added-date&gt;&lt;ref-type name="Journal Article"&gt;17&lt;/ref-type&gt;&lt;rec-number&gt;390&lt;/rec-number&gt;&lt;last-updated-date format="utc"&gt;1616514177&lt;/last-updated-date&gt;&lt;accession-num&gt;22013200&lt;/accession-num&gt;&lt;electronic-resource-num&gt;10.3945/jn.111.146118&lt;/electronic-resource-num&gt;&lt;volume&gt;141&lt;/volume&gt;&lt;/record&gt;&lt;/Cite&gt;&lt;/EndNote&gt;</w:instrText>
            </w:r>
            <w:r>
              <w:fldChar w:fldCharType="separate"/>
            </w:r>
            <w:r w:rsidRPr="008A2910">
              <w:rPr>
                <w:noProof/>
                <w:sz w:val="20"/>
              </w:rPr>
              <w:t>[3]</w:t>
            </w:r>
            <w:r>
              <w:fldChar w:fldCharType="end"/>
            </w:r>
          </w:p>
        </w:tc>
        <w:tc>
          <w:tcPr>
            <w:tcW w:w="13455" w:type="dxa"/>
          </w:tcPr>
          <w:p w14:paraId="58857958" w14:textId="77777777" w:rsidR="00FA31D3" w:rsidRDefault="00FA31D3" w:rsidP="00AB412B">
            <w:r>
              <w:t xml:space="preserve">This study administered vitamin D to sea bass larvae, so vitamin D treatment was </w:t>
            </w:r>
            <w:r>
              <w:rPr>
                <w:i/>
                <w:iCs/>
              </w:rPr>
              <w:t>in vivo.</w:t>
            </w:r>
            <w:r>
              <w:t xml:space="preserve"> This was not in line with the inclusion criteria of </w:t>
            </w:r>
            <w:r>
              <w:rPr>
                <w:i/>
                <w:iCs/>
              </w:rPr>
              <w:t>in vitro</w:t>
            </w:r>
            <w:r>
              <w:t xml:space="preserve"> studies.</w:t>
            </w:r>
          </w:p>
        </w:tc>
      </w:tr>
      <w:tr w:rsidR="00FA31D3" w14:paraId="1565D499" w14:textId="77777777" w:rsidTr="00FA31D3">
        <w:tc>
          <w:tcPr>
            <w:tcW w:w="1141" w:type="dxa"/>
          </w:tcPr>
          <w:p w14:paraId="262319D3" w14:textId="77777777" w:rsidR="00FA31D3" w:rsidRDefault="00FA31D3" w:rsidP="00AB412B">
            <w:r>
              <w:fldChar w:fldCharType="begin">
                <w:fldData xml:space="preserve">PEVuZE5vdGU+PENpdGU+PEF1dGhvcj5CZWxlbmNoaWE8L0F1dGhvcj48WWVhcj4yMDE4PC9ZZWFy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WxlbmNoaWE8L0F1dGhvcj48WWVhcj4yMDE4PC9ZZWFy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A2910">
              <w:rPr>
                <w:noProof/>
                <w:sz w:val="20"/>
              </w:rPr>
              <w:t>[4]</w:t>
            </w:r>
            <w:r>
              <w:fldChar w:fldCharType="end"/>
            </w:r>
          </w:p>
        </w:tc>
        <w:tc>
          <w:tcPr>
            <w:tcW w:w="13455" w:type="dxa"/>
          </w:tcPr>
          <w:p w14:paraId="2BA288C6" w14:textId="77777777" w:rsidR="00FA31D3" w:rsidRDefault="00FA31D3" w:rsidP="00AB412B">
            <w:r>
              <w:t xml:space="preserve">This study administered vitamin D to live C57BL/6 J mice, so vitamin D treatment was </w:t>
            </w:r>
            <w:r>
              <w:rPr>
                <w:i/>
                <w:iCs/>
              </w:rPr>
              <w:t>in vivo.</w:t>
            </w:r>
            <w:r>
              <w:t xml:space="preserve"> This was not in line with the inclusion criteria of </w:t>
            </w:r>
            <w:r>
              <w:rPr>
                <w:i/>
                <w:iCs/>
              </w:rPr>
              <w:t>in vitro</w:t>
            </w:r>
            <w:r>
              <w:t xml:space="preserve"> studies.</w:t>
            </w:r>
          </w:p>
        </w:tc>
      </w:tr>
      <w:tr w:rsidR="00FA31D3" w14:paraId="44228465" w14:textId="77777777" w:rsidTr="00FA31D3">
        <w:tc>
          <w:tcPr>
            <w:tcW w:w="1141" w:type="dxa"/>
          </w:tcPr>
          <w:p w14:paraId="7E999BB0" w14:textId="77777777" w:rsidR="00FA31D3" w:rsidRDefault="00FA31D3" w:rsidP="00AB412B">
            <w:r>
              <w:fldChar w:fldCharType="begin">
                <w:fldData xml:space="preserve">PEVuZE5vdGU+PENpdGU+PEF1dGhvcj5DYW1wZXJpPC9BdXRob3I+PFllYXI+MjAxNzwvWWVhcj48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W1wZXJpPC9BdXRob3I+PFllYXI+MjAxNzwvWWVhcj48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97F2C">
              <w:rPr>
                <w:noProof/>
                <w:sz w:val="20"/>
              </w:rPr>
              <w:t>[5]</w:t>
            </w:r>
            <w:r>
              <w:fldChar w:fldCharType="end"/>
            </w:r>
          </w:p>
        </w:tc>
        <w:tc>
          <w:tcPr>
            <w:tcW w:w="13455" w:type="dxa"/>
          </w:tcPr>
          <w:p w14:paraId="65F6B249" w14:textId="77777777" w:rsidR="00FA31D3" w:rsidRDefault="00FA31D3" w:rsidP="00AB412B">
            <w:r>
              <w:t>Muscle biopsies taken from cancer patients making it difficult to compare results to muscle cells from healthy patients/cell lines.</w:t>
            </w:r>
          </w:p>
        </w:tc>
      </w:tr>
      <w:tr w:rsidR="00FA31D3" w14:paraId="0F606CDE" w14:textId="77777777" w:rsidTr="00FA31D3">
        <w:tc>
          <w:tcPr>
            <w:tcW w:w="1141" w:type="dxa"/>
          </w:tcPr>
          <w:p w14:paraId="7B3DE36A" w14:textId="77777777" w:rsidR="00FA31D3" w:rsidRDefault="00FA31D3" w:rsidP="00AB412B">
            <w:r>
              <w:fldChar w:fldCharType="begin"/>
            </w:r>
            <w:r>
              <w:instrText xml:space="preserve"> ADDIN EN.CITE &lt;EndNote&gt;&lt;Cite&gt;&lt;Author&gt;Domingues-Faria&lt;/Author&gt;&lt;Year&gt;2014&lt;/Year&gt;&lt;IDText&gt;Vitamin D deficiency down-regulates Notch pathway contributing to skeletal muscle atrophy in old wistar rats&lt;/IDText&gt;&lt;DisplayText&gt;&lt;style size="10"&gt;[6]&lt;/style&gt;&lt;/DisplayText&gt;&lt;record&gt;&lt;keywords&gt;&lt;keyword&gt;Aging&lt;/keyword&gt;&lt;keyword&gt;Notch signalling&lt;/keyword&gt;&lt;keyword&gt;Skeletal muscle atrophy&lt;/keyword&gt;&lt;keyword&gt;Vitamin D deficiency&lt;/keyword&gt;&lt;/keywords&gt;&lt;urls&gt;&lt;related-urls&gt;&lt;url&gt;https://www.ncbi.nlm.nih.gov/pubmed/25317198&lt;/url&gt;&lt;/related-urls&gt;&lt;/urls&gt;&lt;isbn&gt;1743-7075&lt;/isbn&gt;&lt;custom2&gt;PMC4195890&lt;/custom2&gt;&lt;titles&gt;&lt;title&gt;Vitamin D deficiency down-regulates Notch pathway contributing to skeletal muscle atrophy in old wistar rats&lt;/title&gt;&lt;secondary-title&gt;Nutr Metab (Lond)&lt;/secondary-title&gt;&lt;/titles&gt;&lt;pages&gt;47&lt;/pages&gt;&lt;number&gt;1&lt;/number&gt;&lt;contributors&gt;&lt;authors&gt;&lt;author&gt;Domingues-Faria, C.&lt;/author&gt;&lt;author&gt;Chanet, A.&lt;/author&gt;&lt;author&gt;Salles, J.&lt;/author&gt;&lt;author&gt;Berry, A.&lt;/author&gt;&lt;author&gt;Giraudet, C.&lt;/author&gt;&lt;author&gt;Patrac, V.&lt;/author&gt;&lt;author&gt;Denis, P.&lt;/author&gt;&lt;author&gt;Bouton, K.&lt;/author&gt;&lt;author&gt;Goncalves-Mendes, N.&lt;/author&gt;&lt;author&gt;Vasson, M. P.&lt;/author&gt;&lt;author&gt;Boirie, Y.&lt;/author&gt;&lt;author&gt;Walrand, S.&lt;/author&gt;&lt;/authors&gt;&lt;/contributors&gt;&lt;edition&gt;2014/09/30&lt;/edition&gt;&lt;language&gt;eng&lt;/language&gt;&lt;added-date format="utc"&gt;1583838138&lt;/added-date&gt;&lt;ref-type name="Journal Article"&gt;17&lt;/ref-type&gt;&lt;dates&gt;&lt;year&gt;2014&lt;/year&gt;&lt;/dates&gt;&lt;rec-number&gt;349&lt;/rec-number&gt;&lt;last-updated-date format="utc"&gt;1616514177&lt;/last-updated-date&gt;&lt;accession-num&gt;25317198&lt;/accession-num&gt;&lt;electronic-resource-num&gt;10.1186/1743-7075-11-47&lt;/electronic-resource-num&gt;&lt;volume&gt;11&lt;/volume&gt;&lt;/record&gt;&lt;/Cite&gt;&lt;/EndNote&gt;</w:instrText>
            </w:r>
            <w:r>
              <w:fldChar w:fldCharType="separate"/>
            </w:r>
            <w:r w:rsidRPr="00097F2C">
              <w:rPr>
                <w:noProof/>
                <w:sz w:val="20"/>
              </w:rPr>
              <w:t>[6]</w:t>
            </w:r>
            <w:r>
              <w:fldChar w:fldCharType="end"/>
            </w:r>
          </w:p>
        </w:tc>
        <w:tc>
          <w:tcPr>
            <w:tcW w:w="13455" w:type="dxa"/>
          </w:tcPr>
          <w:p w14:paraId="104A59B7" w14:textId="77777777" w:rsidR="00FA31D3" w:rsidRDefault="00FA31D3" w:rsidP="00AB412B">
            <w:r>
              <w:t xml:space="preserve">This study administered vitamin D to live wistar rats, so vitamin D treatment was </w:t>
            </w:r>
            <w:r>
              <w:rPr>
                <w:i/>
                <w:iCs/>
              </w:rPr>
              <w:t>in vivo.</w:t>
            </w:r>
            <w:r>
              <w:t xml:space="preserve"> This was not in line with the inclusion criteria of </w:t>
            </w:r>
            <w:r>
              <w:rPr>
                <w:i/>
                <w:iCs/>
              </w:rPr>
              <w:t>in vitro</w:t>
            </w:r>
            <w:r>
              <w:t xml:space="preserve"> studies.</w:t>
            </w:r>
          </w:p>
        </w:tc>
      </w:tr>
      <w:tr w:rsidR="00FA31D3" w14:paraId="7C2C167C" w14:textId="77777777" w:rsidTr="00FA31D3">
        <w:tc>
          <w:tcPr>
            <w:tcW w:w="1141" w:type="dxa"/>
          </w:tcPr>
          <w:p w14:paraId="013D3AA6" w14:textId="77777777" w:rsidR="00FA31D3" w:rsidRDefault="00FA31D3" w:rsidP="00AB412B">
            <w:r>
              <w:fldChar w:fldCharType="begin"/>
            </w:r>
            <w:r>
              <w:instrText xml:space="preserve"> ADDIN EN.CITE &lt;EndNote&gt;&lt;Cite&gt;&lt;Author&gt;Endo&lt;/Author&gt;&lt;Year&gt;2003&lt;/Year&gt;&lt;IDText&gt;Deletion of vitamin D receptor gene in mice results in abnormal skeletal muscle development with deregulated expression of myoregulatory transcription factors&lt;/IDText&gt;&lt;DisplayText&gt;&lt;style size="10"&gt;[7]&lt;/style&gt;&lt;/DisplayText&gt;&lt;record&gt;&lt;dates&gt;&lt;pub-dates&gt;&lt;date&gt;Dec&lt;/date&gt;&lt;/pub-dates&gt;&lt;year&gt;2003&lt;/year&gt;&lt;/dates&gt;&lt;keywords&gt;&lt;keyword&gt;Animals&lt;/keyword&gt;&lt;keyword&gt;DNA-Binding Proteins&lt;/keyword&gt;&lt;keyword&gt;Disease Models, Animal&lt;/keyword&gt;&lt;keyword&gt;Gene Expression Regulation, Developmental&lt;/keyword&gt;&lt;keyword&gt;In Vitro Techniques&lt;/keyword&gt;&lt;keyword&gt;Mice&lt;/keyword&gt;&lt;keyword&gt;Mice, Knockout&lt;/keyword&gt;&lt;keyword&gt;Muscle Proteins&lt;/keyword&gt;&lt;keyword&gt;Muscle, Skeletal&lt;/keyword&gt;&lt;keyword&gt;Myogenic Regulatory Factor 5&lt;/keyword&gt;&lt;keyword&gt;Myogenin&lt;/keyword&gt;&lt;keyword&gt;Receptors, Calcitriol&lt;/keyword&gt;&lt;keyword&gt;Rickets&lt;/keyword&gt;&lt;keyword&gt;Trans-Activators&lt;/keyword&gt;&lt;keyword&gt;Transcription Factors&lt;/keyword&gt;&lt;keyword&gt;Vitamin D&lt;/keyword&gt;&lt;/keywords&gt;&lt;urls&gt;&lt;related-urls&gt;&lt;url&gt;https://www.ncbi.nlm.nih.gov/pubmed/12959989&lt;/url&gt;&lt;/related-urls&gt;&lt;/urls&gt;&lt;isbn&gt;0013-7227&lt;/isbn&gt;&lt;titles&gt;&lt;title&gt;Deletion of vitamin D receptor gene in mice results in abnormal skeletal muscle development with deregulated expression of myoregulatory transcription factors&lt;/title&gt;&lt;secondary-title&gt;Endocrinology&lt;/secondary-title&gt;&lt;/titles&gt;&lt;pages&gt;5138-44&lt;/pages&gt;&lt;number&gt;12&lt;/number&gt;&lt;contributors&gt;&lt;authors&gt;&lt;author&gt;Endo, I.&lt;/author&gt;&lt;author&gt;Inoue, D.&lt;/author&gt;&lt;author&gt;Mitsui, T.&lt;/author&gt;&lt;author&gt;Umaki, Y.&lt;/author&gt;&lt;author&gt;Akaike, M.&lt;/author&gt;&lt;author&gt;Yoshizawa, T.&lt;/author&gt;&lt;author&gt;Kato, S.&lt;/author&gt;&lt;author&gt;Matsumoto, T.&lt;/author&gt;&lt;/authors&gt;&lt;/contributors&gt;&lt;edition&gt;2003/08/13&lt;/edition&gt;&lt;language&gt;eng&lt;/language&gt;&lt;added-date format="utc"&gt;1583838143&lt;/added-date&gt;&lt;ref-type name="Journal Article"&gt;17&lt;/ref-type&gt;&lt;rec-number&gt;444&lt;/rec-number&gt;&lt;last-updated-date format="utc"&gt;1616514177&lt;/last-updated-date&gt;&lt;accession-num&gt;12959989&lt;/accession-num&gt;&lt;electronic-resource-num&gt;10.1210/en.2003-0502&lt;/electronic-resource-num&gt;&lt;volume&gt;144&lt;/volume&gt;&lt;/record&gt;&lt;/Cite&gt;&lt;/EndNote&gt;</w:instrText>
            </w:r>
            <w:r>
              <w:fldChar w:fldCharType="separate"/>
            </w:r>
            <w:r w:rsidRPr="00097F2C">
              <w:rPr>
                <w:noProof/>
                <w:sz w:val="20"/>
              </w:rPr>
              <w:t>[7]</w:t>
            </w:r>
            <w:r>
              <w:fldChar w:fldCharType="end"/>
            </w:r>
          </w:p>
        </w:tc>
        <w:tc>
          <w:tcPr>
            <w:tcW w:w="13455" w:type="dxa"/>
          </w:tcPr>
          <w:p w14:paraId="24FF960C" w14:textId="77777777" w:rsidR="00FA31D3" w:rsidRDefault="00FA31D3" w:rsidP="00AB412B">
            <w:r>
              <w:t xml:space="preserve">This study administered vitamin D to live mice, so vitamin D treatment was </w:t>
            </w:r>
            <w:r>
              <w:rPr>
                <w:i/>
                <w:iCs/>
              </w:rPr>
              <w:t>in vivo.</w:t>
            </w:r>
            <w:r>
              <w:t xml:space="preserve"> This was not in line with the inclusion criteria of </w:t>
            </w:r>
            <w:r>
              <w:rPr>
                <w:i/>
                <w:iCs/>
              </w:rPr>
              <w:t>in vitro</w:t>
            </w:r>
            <w:r>
              <w:t xml:space="preserve"> studies. The VDR was also knocked down so was not comparable to other studies.</w:t>
            </w:r>
          </w:p>
        </w:tc>
      </w:tr>
      <w:tr w:rsidR="00FA31D3" w14:paraId="3D0A4183" w14:textId="77777777" w:rsidTr="00FA31D3">
        <w:tc>
          <w:tcPr>
            <w:tcW w:w="1141" w:type="dxa"/>
          </w:tcPr>
          <w:p w14:paraId="42678D5E" w14:textId="77777777" w:rsidR="00FA31D3" w:rsidRDefault="00FA31D3" w:rsidP="00AB412B">
            <w:r>
              <w:fldChar w:fldCharType="begin"/>
            </w:r>
            <w:r>
              <w:instrText xml:space="preserve"> ADDIN EN.CITE &lt;EndNote&gt;&lt;Cite&gt;&lt;Author&gt;Hlaing&lt;/Author&gt;&lt;Year&gt;2014&lt;/Year&gt;&lt;IDText&gt;1,25-Vitamin D3 promotes cardiac differentiation through modulation of the WNT signaling pathway&lt;/IDText&gt;&lt;DisplayText&gt;&lt;style size="10"&gt;[8]&lt;/style&gt;&lt;/DisplayText&gt;&lt;record&gt;&lt;dates&gt;&lt;pub-dates&gt;&lt;date&gt;Dec&lt;/date&gt;&lt;/pub-dates&gt;&lt;year&gt;2014&lt;/year&gt;&lt;/dates&gt;&lt;keywords&gt;&lt;keyword&gt;Animals&lt;/keyword&gt;&lt;keyword&gt;Apoptosis&lt;/keyword&gt;&lt;keyword&gt;Cell Differentiation&lt;/keyword&gt;&lt;keyword&gt;Cell Nucleus&lt;/keyword&gt;&lt;keyword&gt;Cells, Cultured&lt;/keyword&gt;&lt;keyword&gt;Cholecalciferol&lt;/keyword&gt;&lt;keyword&gt;Embryo, Mammalian&lt;/keyword&gt;&lt;keyword&gt;Myocytes, Cardiac&lt;/keyword&gt;&lt;keyword&gt;Protein Transport&lt;/keyword&gt;&lt;keyword&gt;Rats&lt;/keyword&gt;&lt;keyword&gt;Receptors, Calcitriol&lt;/keyword&gt;&lt;keyword&gt;Wnt Signaling Pathway&lt;/keyword&gt;&lt;keyword&gt;APC&lt;/keyword&gt;&lt;keyword&gt;Csnk1α1&lt;/keyword&gt;&lt;keyword&gt;Gsk3β&lt;/keyword&gt;&lt;keyword&gt;VDR&lt;/keyword&gt;&lt;keyword&gt;Wnt11&lt;/keyword&gt;&lt;keyword&gt;β-catenin&lt;/keyword&gt;&lt;/keywords&gt;&lt;urls&gt;&lt;related-urls&gt;&lt;url&gt;https://www.ncbi.nlm.nih.gov/pubmed/25139490&lt;/url&gt;&lt;/related-urls&gt;&lt;/urls&gt;&lt;isbn&gt;1479-6813&lt;/isbn&gt;&lt;custom2&gt;PMC4198487&lt;/custom2&gt;&lt;titles&gt;&lt;title&gt;1,25-Vitamin D3 promotes cardiac differentiation through modulation of the WNT signaling pathway&lt;/title&gt;&lt;secondary-title&gt;J Mol Endocrinol&lt;/secondary-title&gt;&lt;/titles&gt;&lt;pages&gt;303-17&lt;/pages&gt;&lt;number&gt;3&lt;/number&gt;&lt;contributors&gt;&lt;authors&gt;&lt;author&gt;Hlaing, S. M.&lt;/author&gt;&lt;author&gt;Garcia, L. A.&lt;/author&gt;&lt;author&gt;Contreras, J. R.&lt;/author&gt;&lt;author&gt;Norris, K. C.&lt;/author&gt;&lt;author&gt;Ferrini, M. G.&lt;/author&gt;&lt;author&gt;Artaza, J. N.&lt;/author&gt;&lt;/authors&gt;&lt;/contributors&gt;&lt;edition&gt;2014/08/19&lt;/edition&gt;&lt;language&gt;eng&lt;/language&gt;&lt;added-date format="utc"&gt;1583838138&lt;/added-date&gt;&lt;ref-type name="Journal Article"&gt;17&lt;/ref-type&gt;&lt;rec-number&gt;353&lt;/rec-number&gt;&lt;last-updated-date format="utc"&gt;1616514177&lt;/last-updated-date&gt;&lt;accession-num&gt;25139490&lt;/accession-num&gt;&lt;electronic-resource-num&gt;10.1530/JME-14-0168&lt;/electronic-resource-num&gt;&lt;volume&gt;53&lt;/volume&gt;&lt;/record&gt;&lt;/Cite&gt;&lt;/EndNote&gt;</w:instrText>
            </w:r>
            <w:r>
              <w:fldChar w:fldCharType="separate"/>
            </w:r>
            <w:r w:rsidRPr="00097F2C">
              <w:rPr>
                <w:noProof/>
                <w:sz w:val="20"/>
              </w:rPr>
              <w:t>[8]</w:t>
            </w:r>
            <w:r>
              <w:fldChar w:fldCharType="end"/>
            </w:r>
          </w:p>
        </w:tc>
        <w:tc>
          <w:tcPr>
            <w:tcW w:w="13455" w:type="dxa"/>
          </w:tcPr>
          <w:p w14:paraId="19A72A30" w14:textId="77777777" w:rsidR="00FA31D3" w:rsidRDefault="00FA31D3" w:rsidP="00AB412B">
            <w:r>
              <w:t>This study looked at the effects of vitamin D on cardiomyocyte cells. Due to the focus of the review being skeletal muscle cells, this review was excluded.</w:t>
            </w:r>
          </w:p>
        </w:tc>
      </w:tr>
      <w:tr w:rsidR="00FA31D3" w14:paraId="13780628" w14:textId="77777777" w:rsidTr="00FA31D3">
        <w:tc>
          <w:tcPr>
            <w:tcW w:w="1141" w:type="dxa"/>
          </w:tcPr>
          <w:p w14:paraId="4D8022C5" w14:textId="77777777" w:rsidR="00FA31D3" w:rsidRDefault="00FA31D3" w:rsidP="00AB412B">
            <w:r>
              <w:fldChar w:fldCharType="begin">
                <w:fldData xml:space="preserve">PEVuZE5vdGU+PENpdGU+PEF1dGhvcj5IdXR0b248L0F1dGhvcj48WWVhcj4yMDE0PC9ZZWFyPjxJ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dXR0b248L0F1dGhvcj48WWVhcj4yMDE0PC9ZZWFyPjxJ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97F2C">
              <w:rPr>
                <w:noProof/>
                <w:sz w:val="20"/>
              </w:rPr>
              <w:t>[9]</w:t>
            </w:r>
            <w:r>
              <w:fldChar w:fldCharType="end"/>
            </w:r>
          </w:p>
        </w:tc>
        <w:tc>
          <w:tcPr>
            <w:tcW w:w="13455" w:type="dxa"/>
          </w:tcPr>
          <w:p w14:paraId="47C2B3C9" w14:textId="77777777" w:rsidR="00FA31D3" w:rsidRDefault="00FA31D3" w:rsidP="00AB412B">
            <w:r>
              <w:t xml:space="preserve">This study administered vitamin D to live broiler chickens, so vitamin D treatment was </w:t>
            </w:r>
            <w:r>
              <w:rPr>
                <w:i/>
                <w:iCs/>
              </w:rPr>
              <w:t>in vivo.</w:t>
            </w:r>
            <w:r>
              <w:t xml:space="preserve"> This was not in line with the inclusion criteria of </w:t>
            </w:r>
            <w:r>
              <w:rPr>
                <w:i/>
                <w:iCs/>
              </w:rPr>
              <w:t>in vitro</w:t>
            </w:r>
            <w:r>
              <w:t xml:space="preserve"> studies.</w:t>
            </w:r>
          </w:p>
        </w:tc>
      </w:tr>
      <w:tr w:rsidR="00FA31D3" w14:paraId="3EC76C01" w14:textId="77777777" w:rsidTr="00FA31D3">
        <w:tc>
          <w:tcPr>
            <w:tcW w:w="1141" w:type="dxa"/>
          </w:tcPr>
          <w:p w14:paraId="7E90E1BA" w14:textId="77777777" w:rsidR="00FA31D3" w:rsidRDefault="00FA31D3" w:rsidP="00AB412B">
            <w:r>
              <w:fldChar w:fldCharType="begin"/>
            </w:r>
            <w:r>
              <w:instrText xml:space="preserve"> ADDIN EN.CITE &lt;EndNote&gt;&lt;Cite&gt;&lt;Author&gt;Irazoqui&lt;/Author&gt;&lt;Year&gt;2014&lt;/Year&gt;&lt;IDText&gt;Actions of 1,25(OH)2-vitamin D3 on the cellular cycle depend on VDR and p38 MAPK in skeletal muscle cells&lt;/IDText&gt;&lt;DisplayText&gt;&lt;style size="10"&gt;[10]&lt;/style&gt;&lt;/DisplayText&gt;&lt;record&gt;&lt;dates&gt;&lt;pub-dates&gt;&lt;date&gt;Dec&lt;/date&gt;&lt;/pub-dates&gt;&lt;year&gt;2014&lt;/year&gt;&lt;/dates&gt;&lt;keywords&gt;&lt;keyword&gt;Animals&lt;/keyword&gt;&lt;keyword&gt;Calcitriol&lt;/keyword&gt;&lt;keyword&gt;Cell Cycle&lt;/keyword&gt;&lt;keyword&gt;Cells, Cultured&lt;/keyword&gt;&lt;keyword&gt;Cyclin D3&lt;/keyword&gt;&lt;keyword&gt;Mice&lt;/keyword&gt;&lt;keyword&gt;Muscle Development&lt;/keyword&gt;&lt;keyword&gt;Muscle, Skeletal&lt;/keyword&gt;&lt;keyword&gt;Myogenin&lt;/keyword&gt;&lt;keyword&gt;RNA, Small Interfering&lt;/keyword&gt;&lt;keyword&gt;Receptors, Calcitriol&lt;/keyword&gt;&lt;keyword&gt;p38 Mitogen-Activated Protein Kinases&lt;/keyword&gt;&lt;keyword&gt;cell cycle&lt;/keyword&gt;&lt;keyword&gt;muscle&lt;/keyword&gt;&lt;keyword&gt;signal transduction&lt;/keyword&gt;&lt;keyword&gt;vitamin D&lt;/keyword&gt;&lt;/keywords&gt;&lt;urls&gt;&lt;related-urls&gt;&lt;url&gt;https://www.ncbi.nlm.nih.gov/pubmed/25316911&lt;/url&gt;&lt;/related-urls&gt;&lt;/urls&gt;&lt;isbn&gt;1479-6813&lt;/isbn&gt;&lt;titles&gt;&lt;title&gt;Actions of 1,25(OH)2-vitamin D3 on the cellular cycle depend on VDR and p38 MAPK in skeletal muscle cells&lt;/title&gt;&lt;secondary-title&gt;J Mol Endocrinol&lt;/secondary-title&gt;&lt;/titles&gt;&lt;pages&gt;331-43&lt;/pages&gt;&lt;number&gt;3&lt;/number&gt;&lt;contributors&gt;&lt;authors&gt;&lt;author&gt;Irazoqui, A. P.&lt;/author&gt;&lt;author&gt;Boland, R. L.&lt;/author&gt;&lt;author&gt;Buitrago, C. G.&lt;/author&gt;&lt;/authors&gt;&lt;/contributors&gt;&lt;language&gt;eng&lt;/language&gt;&lt;added-date format="utc"&gt;1583838138&lt;/added-date&gt;&lt;ref-type name="Journal Article"&gt;17&lt;/ref-type&gt;&lt;rec-number&gt;350&lt;/rec-number&gt;&lt;last-updated-date format="utc"&gt;1616514177&lt;/last-updated-date&gt;&lt;accession-num&gt;25316911&lt;/accession-num&gt;&lt;electronic-resource-num&gt;10.1530/JME-14-0102&lt;/electronic-resource-num&gt;&lt;volume&gt;53&lt;/volume&gt;&lt;/record&gt;&lt;/Cite&gt;&lt;/EndNote&gt;</w:instrText>
            </w:r>
            <w:r>
              <w:fldChar w:fldCharType="separate"/>
            </w:r>
            <w:r w:rsidRPr="00097F2C">
              <w:rPr>
                <w:noProof/>
                <w:sz w:val="20"/>
              </w:rPr>
              <w:t>[10]</w:t>
            </w:r>
            <w:r>
              <w:fldChar w:fldCharType="end"/>
            </w:r>
          </w:p>
        </w:tc>
        <w:tc>
          <w:tcPr>
            <w:tcW w:w="13455" w:type="dxa"/>
          </w:tcPr>
          <w:p w14:paraId="17309B6D" w14:textId="77777777" w:rsidR="00FA31D3" w:rsidRPr="00097F2C" w:rsidRDefault="00FA31D3" w:rsidP="00AB412B">
            <w:r>
              <w:t xml:space="preserve">This study used an </w:t>
            </w:r>
            <w:r>
              <w:rPr>
                <w:i/>
                <w:iCs/>
              </w:rPr>
              <w:t>in vitro</w:t>
            </w:r>
            <w:r>
              <w:t xml:space="preserve"> model using C2C12 cells however, they knocked down the VDR using shRNA which makes it difficult to compare to the other studies within the review.</w:t>
            </w:r>
          </w:p>
        </w:tc>
      </w:tr>
      <w:tr w:rsidR="00FA31D3" w14:paraId="35D521E8" w14:textId="77777777" w:rsidTr="00FA31D3">
        <w:tc>
          <w:tcPr>
            <w:tcW w:w="1141" w:type="dxa"/>
          </w:tcPr>
          <w:p w14:paraId="0387402D" w14:textId="77777777" w:rsidR="00FA31D3" w:rsidRDefault="00FA31D3" w:rsidP="00AB412B">
            <w:r>
              <w:fldChar w:fldCharType="begin"/>
            </w:r>
            <w:r>
              <w:instrText xml:space="preserve"> ADDIN EN.CITE &lt;EndNote&gt;&lt;Cite&gt;&lt;Author&gt;Kinoshita&lt;/Author&gt;&lt;Year&gt;2016&lt;/Year&gt;&lt;IDText&gt;Effects of eldecalcitol on bone and skeletal muscles in glucocorticoid-treated rats&lt;/IDText&gt;&lt;DisplayText&gt;&lt;style size="10"&gt;[11]&lt;/style&gt;&lt;/DisplayText&gt;&lt;record&gt;&lt;dates&gt;&lt;pub-dates&gt;&lt;date&gt;Mar&lt;/date&gt;&lt;/pub-dates&gt;&lt;year&gt;2016&lt;/year&gt;&lt;/dates&gt;&lt;keywords&gt;&lt;keyword&gt;Animals&lt;/keyword&gt;&lt;keyword&gt;Body Weight&lt;/keyword&gt;&lt;keyword&gt;Bone Density&lt;/keyword&gt;&lt;keyword&gt;Female&lt;/keyword&gt;&lt;keyword&gt;Femur&lt;/keyword&gt;&lt;keyword&gt;Glucocorticoids&lt;/keyword&gt;&lt;keyword&gt;Hindlimb&lt;/keyword&gt;&lt;keyword&gt;Muscle Strength&lt;/keyword&gt;&lt;keyword&gt;Muscle, Skeletal&lt;/keyword&gt;&lt;keyword&gt;Rats, Wistar&lt;/keyword&gt;&lt;keyword&gt;Vitamin D&lt;/keyword&gt;&lt;keyword&gt;Bone&lt;/keyword&gt;&lt;keyword&gt;Eldecalcitol&lt;/keyword&gt;&lt;keyword&gt;Muscle fatigue&lt;/keyword&gt;&lt;keyword&gt;Muscle strength&lt;/keyword&gt;&lt;keyword&gt;Muscle-related gene&lt;/keyword&gt;&lt;/keywords&gt;&lt;urls&gt;&lt;related-urls&gt;&lt;url&gt;https://www.ncbi.nlm.nih.gov/pubmed/25944421&lt;/url&gt;&lt;/related-urls&gt;&lt;/urls&gt;&lt;isbn&gt;1435-5604&lt;/isbn&gt;&lt;titles&gt;&lt;title&gt;Effects of eldecalcitol on bone and skeletal muscles in glucocorticoid-treated rats&lt;/title&gt;&lt;secondary-title&gt;J Bone Miner Metab&lt;/secondary-title&gt;&lt;/titles&gt;&lt;pages&gt;171-8&lt;/pages&gt;&lt;number&gt;2&lt;/number&gt;&lt;contributors&gt;&lt;authors&gt;&lt;author&gt;Kinoshita, H.&lt;/author&gt;&lt;author&gt;Miyakoshi, N.&lt;/author&gt;&lt;author&gt;Kasukawa, Y.&lt;/author&gt;&lt;author&gt;Sakai, S.&lt;/author&gt;&lt;author&gt;Shiraishi, A.&lt;/author&gt;&lt;author&gt;Segawa, T.&lt;/author&gt;&lt;author&gt;Ohuchi, K.&lt;/author&gt;&lt;author&gt;Fujii, M.&lt;/author&gt;&lt;author&gt;Sato, C.&lt;/author&gt;&lt;author&gt;Shimada, Y.&lt;/author&gt;&lt;/authors&gt;&lt;/contributors&gt;&lt;edition&gt;2015/05/06&lt;/edition&gt;&lt;language&gt;eng&lt;/language&gt;&lt;added-date format="utc"&gt;1583838137&lt;/added-date&gt;&lt;ref-type name="Journal Article"&gt;17&lt;/ref-type&gt;&lt;rec-number&gt;338&lt;/rec-number&gt;&lt;last-updated-date format="utc"&gt;1616514177&lt;/last-updated-date&gt;&lt;accession-num&gt;25944421&lt;/accession-num&gt;&lt;electronic-resource-num&gt;10.1007/s00774-015-0664-4&lt;/electronic-resource-num&gt;&lt;volume&gt;34&lt;/volume&gt;&lt;/record&gt;&lt;/Cite&gt;&lt;/EndNote&gt;</w:instrText>
            </w:r>
            <w:r>
              <w:fldChar w:fldCharType="separate"/>
            </w:r>
            <w:r w:rsidRPr="003C1DBB">
              <w:rPr>
                <w:noProof/>
                <w:sz w:val="20"/>
              </w:rPr>
              <w:t>[11]</w:t>
            </w:r>
            <w:r>
              <w:fldChar w:fldCharType="end"/>
            </w:r>
          </w:p>
        </w:tc>
        <w:tc>
          <w:tcPr>
            <w:tcW w:w="13455" w:type="dxa"/>
          </w:tcPr>
          <w:p w14:paraId="76B5C1B5" w14:textId="77777777" w:rsidR="00FA31D3" w:rsidRDefault="00FA31D3" w:rsidP="00AB412B">
            <w:r>
              <w:t xml:space="preserve">This study administered vitamin D to live rats, so vitamin D treatment was </w:t>
            </w:r>
            <w:r>
              <w:rPr>
                <w:i/>
                <w:iCs/>
              </w:rPr>
              <w:t>in vivo.</w:t>
            </w:r>
            <w:r>
              <w:t xml:space="preserve"> This was not in line with the inclusion criteria of </w:t>
            </w:r>
            <w:r>
              <w:rPr>
                <w:i/>
                <w:iCs/>
              </w:rPr>
              <w:t>in vitro</w:t>
            </w:r>
            <w:r>
              <w:t xml:space="preserve"> studies.</w:t>
            </w:r>
          </w:p>
        </w:tc>
      </w:tr>
      <w:tr w:rsidR="00FA31D3" w14:paraId="6AD58EF7" w14:textId="77777777" w:rsidTr="00FA31D3">
        <w:tc>
          <w:tcPr>
            <w:tcW w:w="1141" w:type="dxa"/>
          </w:tcPr>
          <w:p w14:paraId="4C82A383" w14:textId="77777777" w:rsidR="00FA31D3" w:rsidRDefault="00FA31D3" w:rsidP="00AB412B">
            <w:r>
              <w:fldChar w:fldCharType="begin">
                <w:fldData xml:space="preserve">PEVuZE5vdGU+PENpdGU+PEF1dGhvcj5NYXg8L0F1dGhvcj48WWVhcj4yMDE0PC9ZZWFyPjxJRFRl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Xg8L0F1dGhvcj48WWVhcj4yMDE0PC9ZZWFyPjxJRFRl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C1DBB">
              <w:rPr>
                <w:noProof/>
                <w:sz w:val="20"/>
              </w:rPr>
              <w:t>[12]</w:t>
            </w:r>
            <w:r>
              <w:fldChar w:fldCharType="end"/>
            </w:r>
          </w:p>
        </w:tc>
        <w:tc>
          <w:tcPr>
            <w:tcW w:w="13455" w:type="dxa"/>
          </w:tcPr>
          <w:p w14:paraId="4AC7B773" w14:textId="77777777" w:rsidR="00FA31D3" w:rsidRDefault="00FA31D3" w:rsidP="00AB412B">
            <w:r>
              <w:t xml:space="preserve">This study administered vitamin D to live rats, so vitamin D treatment was </w:t>
            </w:r>
            <w:r>
              <w:rPr>
                <w:i/>
                <w:iCs/>
              </w:rPr>
              <w:t>in vivo.</w:t>
            </w:r>
            <w:r>
              <w:t xml:space="preserve"> This was not in line with the inclusion criteria of </w:t>
            </w:r>
            <w:r>
              <w:rPr>
                <w:i/>
                <w:iCs/>
              </w:rPr>
              <w:t>in vitro</w:t>
            </w:r>
            <w:r>
              <w:t xml:space="preserve"> studies.</w:t>
            </w:r>
          </w:p>
        </w:tc>
      </w:tr>
      <w:tr w:rsidR="00FA31D3" w14:paraId="16FF9A3A" w14:textId="77777777" w:rsidTr="00FA31D3">
        <w:tc>
          <w:tcPr>
            <w:tcW w:w="1141" w:type="dxa"/>
          </w:tcPr>
          <w:p w14:paraId="1DDA91EB" w14:textId="77777777" w:rsidR="00FA31D3" w:rsidRDefault="00FA31D3" w:rsidP="00AB412B">
            <w:r>
              <w:fldChar w:fldCharType="begin">
                <w:fldData xml:space="preserve">PEVuZE5vdGU+PENpdGU+PEF1dGhvcj5Pa3U8L0F1dGhvcj48WWVhcj4yMDE2PC9ZZWFyPjxJRFRl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Pa3U8L0F1dGhvcj48WWVhcj4yMDE2PC9ZZWFyPjxJRFRl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C1DBB">
              <w:rPr>
                <w:noProof/>
                <w:sz w:val="20"/>
              </w:rPr>
              <w:t>[13]</w:t>
            </w:r>
            <w:r>
              <w:fldChar w:fldCharType="end"/>
            </w:r>
          </w:p>
        </w:tc>
        <w:tc>
          <w:tcPr>
            <w:tcW w:w="13455" w:type="dxa"/>
          </w:tcPr>
          <w:p w14:paraId="651CA555" w14:textId="77777777" w:rsidR="00FA31D3" w:rsidRDefault="00FA31D3" w:rsidP="00AB412B">
            <w:r>
              <w:t xml:space="preserve">This study administered vitamin D to live rats, so vitamin D treatment was </w:t>
            </w:r>
            <w:r>
              <w:rPr>
                <w:i/>
                <w:iCs/>
              </w:rPr>
              <w:t>in vivo.</w:t>
            </w:r>
            <w:r>
              <w:t xml:space="preserve"> This was not in line with the inclusion criteria of </w:t>
            </w:r>
            <w:r>
              <w:rPr>
                <w:i/>
                <w:iCs/>
              </w:rPr>
              <w:t>in vitro</w:t>
            </w:r>
            <w:r>
              <w:t xml:space="preserve"> studies.</w:t>
            </w:r>
          </w:p>
        </w:tc>
      </w:tr>
    </w:tbl>
    <w:p w14:paraId="0F77B650" w14:textId="06A8DC16" w:rsidR="00FA31D3" w:rsidRDefault="00FA31D3" w:rsidP="00863E2F">
      <w:pPr>
        <w:rPr>
          <w:rFonts w:ascii="Verdana" w:hAnsi="Verdana"/>
          <w:sz w:val="20"/>
          <w:szCs w:val="20"/>
        </w:rPr>
      </w:pPr>
    </w:p>
    <w:p w14:paraId="04308215" w14:textId="77777777" w:rsidR="00FA31D3" w:rsidRPr="003C1DBB" w:rsidRDefault="00FA31D3" w:rsidP="00FA31D3">
      <w:pPr>
        <w:rPr>
          <w:u w:val="single"/>
        </w:rPr>
      </w:pPr>
      <w:r>
        <w:rPr>
          <w:u w:val="single"/>
        </w:rPr>
        <w:t>Reference list of excluded studies</w:t>
      </w:r>
    </w:p>
    <w:p w14:paraId="53FB0445" w14:textId="77777777" w:rsidR="00FA31D3" w:rsidRPr="003C1DBB" w:rsidRDefault="00FA31D3" w:rsidP="00FA31D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C1DBB">
        <w:t>1.</w:t>
      </w:r>
      <w:r w:rsidRPr="003C1DBB">
        <w:tab/>
        <w:t xml:space="preserve">Abe, H.; Iehara, N.; Utsunomiya, K.; Kita, T.; Doi, T. A vitamin D analog regulates mesangial cell smooth muscle phenotypes in a transforming growth factor-beta type II receptor-mediated manner. </w:t>
      </w:r>
      <w:r w:rsidRPr="003C1DBB">
        <w:rPr>
          <w:i/>
        </w:rPr>
        <w:t xml:space="preserve">J Biol Chem </w:t>
      </w:r>
      <w:r w:rsidRPr="003C1DBB">
        <w:rPr>
          <w:b/>
        </w:rPr>
        <w:t>1999</w:t>
      </w:r>
      <w:r w:rsidRPr="003C1DBB">
        <w:t xml:space="preserve">, </w:t>
      </w:r>
      <w:r w:rsidRPr="003C1DBB">
        <w:rPr>
          <w:i/>
        </w:rPr>
        <w:t>274</w:t>
      </w:r>
      <w:r w:rsidRPr="003C1DBB">
        <w:t>, 20874-20878, doi:10.1074/jbc.274.30.20874.</w:t>
      </w:r>
    </w:p>
    <w:p w14:paraId="5FDF9E16" w14:textId="77777777" w:rsidR="00FA31D3" w:rsidRPr="003C1DBB" w:rsidRDefault="00FA31D3" w:rsidP="00FA31D3">
      <w:pPr>
        <w:pStyle w:val="EndNoteBibliography"/>
        <w:spacing w:after="0"/>
        <w:ind w:left="720" w:hanging="720"/>
      </w:pPr>
      <w:r w:rsidRPr="003C1DBB">
        <w:t>2.</w:t>
      </w:r>
      <w:r w:rsidRPr="003C1DBB">
        <w:tab/>
        <w:t xml:space="preserve">Akagawa, M.; Miyakoshi, N.; Kasukawa, Y.; Ono, Y.; Yuasa, Y.; Nagahata, I.; Sato, C.; Tsuchie, H.; Nagasawa, H.; Hongo, M., et al. Effects of activated vitamin D, alfacalcidol, and low-intensity aerobic exercise on osteopenia and muscle atrophy in type 2 diabetes mellitus model rats. </w:t>
      </w:r>
      <w:r w:rsidRPr="003C1DBB">
        <w:rPr>
          <w:i/>
        </w:rPr>
        <w:t xml:space="preserve">PLoS One </w:t>
      </w:r>
      <w:r w:rsidRPr="003C1DBB">
        <w:rPr>
          <w:b/>
        </w:rPr>
        <w:t>2018</w:t>
      </w:r>
      <w:r w:rsidRPr="003C1DBB">
        <w:t xml:space="preserve">, </w:t>
      </w:r>
      <w:r w:rsidRPr="003C1DBB">
        <w:rPr>
          <w:i/>
        </w:rPr>
        <w:t>13</w:t>
      </w:r>
      <w:r w:rsidRPr="003C1DBB">
        <w:t>, e0204857, doi:10.1371/journal.pone.0204857.</w:t>
      </w:r>
    </w:p>
    <w:p w14:paraId="20C095B9" w14:textId="77777777" w:rsidR="00FA31D3" w:rsidRPr="003C1DBB" w:rsidRDefault="00FA31D3" w:rsidP="00FA31D3">
      <w:pPr>
        <w:pStyle w:val="EndNoteBibliography"/>
        <w:spacing w:after="0"/>
        <w:ind w:left="720" w:hanging="720"/>
      </w:pPr>
      <w:r w:rsidRPr="003C1DBB">
        <w:t>3.</w:t>
      </w:r>
      <w:r w:rsidRPr="003C1DBB">
        <w:tab/>
        <w:t xml:space="preserve">Alami-Durante, H.; Cluzeaud, M.; Bazin, D.; Mazurais, D.; Zambonino-Infante, J.L. Dietary cholecalciferol regulates the recruitment and growth of skeletal muscle fibers and the expressions of myogenic regulatory factors and the myosin heavy chain in European sea bass larvae. </w:t>
      </w:r>
      <w:r w:rsidRPr="003C1DBB">
        <w:rPr>
          <w:i/>
        </w:rPr>
        <w:t xml:space="preserve">J Nutr </w:t>
      </w:r>
      <w:r w:rsidRPr="003C1DBB">
        <w:rPr>
          <w:b/>
        </w:rPr>
        <w:t>2011</w:t>
      </w:r>
      <w:r w:rsidRPr="003C1DBB">
        <w:t xml:space="preserve">, </w:t>
      </w:r>
      <w:r w:rsidRPr="003C1DBB">
        <w:rPr>
          <w:i/>
        </w:rPr>
        <w:t>141</w:t>
      </w:r>
      <w:r w:rsidRPr="003C1DBB">
        <w:t>, 2146-2151, doi:10.3945/jn.111.146118.</w:t>
      </w:r>
    </w:p>
    <w:p w14:paraId="173CAAFC" w14:textId="77777777" w:rsidR="00FA31D3" w:rsidRPr="003C1DBB" w:rsidRDefault="00FA31D3" w:rsidP="00FA31D3">
      <w:pPr>
        <w:pStyle w:val="EndNoteBibliography"/>
        <w:spacing w:after="0"/>
        <w:ind w:left="720" w:hanging="720"/>
      </w:pPr>
      <w:r w:rsidRPr="003C1DBB">
        <w:lastRenderedPageBreak/>
        <w:t>4.</w:t>
      </w:r>
      <w:r w:rsidRPr="003C1DBB">
        <w:tab/>
        <w:t xml:space="preserve">Belenchia, A.M.; Jones, K.L.; Will, M.; Beversdorf, D.Q.; Vieira-Potter, V.; Rosenfeld, C.S.; Peterson, C.A. Maternal vitamin D deficiency during pregnancy affects expression of adipogenic-regulating genes peroxisome proliferator-activated receptor gamma (PPARgamma) and vitamin D receptor (VDR) in lean male mice offspring. </w:t>
      </w:r>
      <w:r w:rsidRPr="003C1DBB">
        <w:rPr>
          <w:i/>
        </w:rPr>
        <w:t xml:space="preserve">Eur J Nutr </w:t>
      </w:r>
      <w:r w:rsidRPr="003C1DBB">
        <w:rPr>
          <w:b/>
        </w:rPr>
        <w:t>2018</w:t>
      </w:r>
      <w:r w:rsidRPr="003C1DBB">
        <w:t xml:space="preserve">, </w:t>
      </w:r>
      <w:r w:rsidRPr="003C1DBB">
        <w:rPr>
          <w:i/>
        </w:rPr>
        <w:t>57</w:t>
      </w:r>
      <w:r w:rsidRPr="003C1DBB">
        <w:t>, 723-730, doi:10.1007/s00394-016-1359-x.</w:t>
      </w:r>
    </w:p>
    <w:p w14:paraId="0D7831AF" w14:textId="77777777" w:rsidR="00FA31D3" w:rsidRPr="003C1DBB" w:rsidRDefault="00FA31D3" w:rsidP="00FA31D3">
      <w:pPr>
        <w:pStyle w:val="EndNoteBibliography"/>
        <w:spacing w:after="0"/>
        <w:ind w:left="720" w:hanging="720"/>
      </w:pPr>
      <w:r w:rsidRPr="003C1DBB">
        <w:t>5.</w:t>
      </w:r>
      <w:r w:rsidRPr="003C1DBB">
        <w:tab/>
        <w:t xml:space="preserve">Camperi, A.; Pin, F.; Costamagna, D.; Penna, F.; Menduina, M.L.; Aversa, Z.; Zimmers, T.; Verzaro, R.; Fittipaldi, R.; Caretti, G., et al. Vitamin D and VDR in cancer cachexia and muscle regeneration. </w:t>
      </w:r>
      <w:r w:rsidRPr="003C1DBB">
        <w:rPr>
          <w:i/>
        </w:rPr>
        <w:t xml:space="preserve">Oncotarget </w:t>
      </w:r>
      <w:r w:rsidRPr="003C1DBB">
        <w:rPr>
          <w:b/>
        </w:rPr>
        <w:t>2017</w:t>
      </w:r>
      <w:r w:rsidRPr="003C1DBB">
        <w:t xml:space="preserve">, </w:t>
      </w:r>
      <w:r w:rsidRPr="003C1DBB">
        <w:rPr>
          <w:i/>
        </w:rPr>
        <w:t>8</w:t>
      </w:r>
      <w:r w:rsidRPr="003C1DBB">
        <w:t>, 21778-21793, doi:10.18632/oncotarget.15583.</w:t>
      </w:r>
    </w:p>
    <w:p w14:paraId="5716B986" w14:textId="77777777" w:rsidR="00FA31D3" w:rsidRPr="003C1DBB" w:rsidRDefault="00FA31D3" w:rsidP="00FA31D3">
      <w:pPr>
        <w:pStyle w:val="EndNoteBibliography"/>
        <w:spacing w:after="0"/>
        <w:ind w:left="720" w:hanging="720"/>
      </w:pPr>
      <w:r w:rsidRPr="003C1DBB">
        <w:t>6.</w:t>
      </w:r>
      <w:r w:rsidRPr="003C1DBB">
        <w:tab/>
        <w:t xml:space="preserve">Domingues-Faria, C.; Chanet, A.; Salles, J.; Berry, A.; Giraudet, C.; Patrac, V.; Denis, P.; Bouton, K.; Goncalves-Mendes, N.; Vasson, M.P., et al. Vitamin D deficiency down-regulates Notch pathway contributing to skeletal muscle atrophy in old wistar rats. </w:t>
      </w:r>
      <w:r w:rsidRPr="003C1DBB">
        <w:rPr>
          <w:i/>
        </w:rPr>
        <w:t xml:space="preserve">Nutr Metab (Lond) </w:t>
      </w:r>
      <w:r w:rsidRPr="003C1DBB">
        <w:rPr>
          <w:b/>
        </w:rPr>
        <w:t>2014</w:t>
      </w:r>
      <w:r w:rsidRPr="003C1DBB">
        <w:t xml:space="preserve">, </w:t>
      </w:r>
      <w:r w:rsidRPr="003C1DBB">
        <w:rPr>
          <w:i/>
        </w:rPr>
        <w:t>11</w:t>
      </w:r>
      <w:r w:rsidRPr="003C1DBB">
        <w:t>, 47, doi:10.1186/1743-7075-11-47.</w:t>
      </w:r>
    </w:p>
    <w:p w14:paraId="1DD8374D" w14:textId="77777777" w:rsidR="00FA31D3" w:rsidRPr="003C1DBB" w:rsidRDefault="00FA31D3" w:rsidP="00FA31D3">
      <w:pPr>
        <w:pStyle w:val="EndNoteBibliography"/>
        <w:spacing w:after="0"/>
        <w:ind w:left="720" w:hanging="720"/>
      </w:pPr>
      <w:r w:rsidRPr="003C1DBB">
        <w:t>7.</w:t>
      </w:r>
      <w:r w:rsidRPr="003C1DBB">
        <w:tab/>
        <w:t xml:space="preserve">Endo, I.; Inoue, D.; Mitsui, T.; Umaki, Y.; Akaike, M.; Yoshizawa, T.; Kato, S.; Matsumoto, T. Deletion of vitamin D receptor gene in mice results in abnormal skeletal muscle development with deregulated expression of myoregulatory transcription factors. </w:t>
      </w:r>
      <w:r w:rsidRPr="003C1DBB">
        <w:rPr>
          <w:i/>
        </w:rPr>
        <w:t xml:space="preserve">Endocrinology </w:t>
      </w:r>
      <w:r w:rsidRPr="003C1DBB">
        <w:rPr>
          <w:b/>
        </w:rPr>
        <w:t>2003</w:t>
      </w:r>
      <w:r w:rsidRPr="003C1DBB">
        <w:t xml:space="preserve">, </w:t>
      </w:r>
      <w:r w:rsidRPr="003C1DBB">
        <w:rPr>
          <w:i/>
        </w:rPr>
        <w:t>144</w:t>
      </w:r>
      <w:r w:rsidRPr="003C1DBB">
        <w:t>, 5138-5144, doi:10.1210/en.2003-0502.</w:t>
      </w:r>
    </w:p>
    <w:p w14:paraId="0ACE54DA" w14:textId="77777777" w:rsidR="00FA31D3" w:rsidRPr="003C1DBB" w:rsidRDefault="00FA31D3" w:rsidP="00FA31D3">
      <w:pPr>
        <w:pStyle w:val="EndNoteBibliography"/>
        <w:spacing w:after="0"/>
        <w:ind w:left="720" w:hanging="720"/>
      </w:pPr>
      <w:r w:rsidRPr="003C1DBB">
        <w:t>8.</w:t>
      </w:r>
      <w:r w:rsidRPr="003C1DBB">
        <w:tab/>
        <w:t xml:space="preserve">Hlaing, S.M.; Garcia, L.A.; Contreras, J.R.; Norris, K.C.; Ferrini, M.G.; Artaza, J.N. 1,25-Vitamin D3 promotes cardiac differentiation through modulation of the WNT signaling pathway. </w:t>
      </w:r>
      <w:r w:rsidRPr="003C1DBB">
        <w:rPr>
          <w:i/>
        </w:rPr>
        <w:t xml:space="preserve">J Mol Endocrinol </w:t>
      </w:r>
      <w:r w:rsidRPr="003C1DBB">
        <w:rPr>
          <w:b/>
        </w:rPr>
        <w:t>2014</w:t>
      </w:r>
      <w:r w:rsidRPr="003C1DBB">
        <w:t xml:space="preserve">, </w:t>
      </w:r>
      <w:r w:rsidRPr="003C1DBB">
        <w:rPr>
          <w:i/>
        </w:rPr>
        <w:t>53</w:t>
      </w:r>
      <w:r w:rsidRPr="003C1DBB">
        <w:t>, 303-317, doi:10.1530/JME-14-0168.</w:t>
      </w:r>
    </w:p>
    <w:p w14:paraId="2899D470" w14:textId="77777777" w:rsidR="00FA31D3" w:rsidRPr="003C1DBB" w:rsidRDefault="00FA31D3" w:rsidP="00FA31D3">
      <w:pPr>
        <w:pStyle w:val="EndNoteBibliography"/>
        <w:spacing w:after="0"/>
        <w:ind w:left="720" w:hanging="720"/>
      </w:pPr>
      <w:r w:rsidRPr="003C1DBB">
        <w:t>9.</w:t>
      </w:r>
      <w:r w:rsidRPr="003C1DBB">
        <w:tab/>
        <w:t xml:space="preserve">Hutton, K.C.; Vaughn, M.A.; Litta, G.; Turner, B.J.; Starkey, J.D. Effect of vitamin D status improvement with 25-hydroxycholecalciferol on skeletal muscle growth characteristics and satellite cell activity in broiler chickens. </w:t>
      </w:r>
      <w:r w:rsidRPr="003C1DBB">
        <w:rPr>
          <w:i/>
        </w:rPr>
        <w:t xml:space="preserve">J Anim Sci </w:t>
      </w:r>
      <w:r w:rsidRPr="003C1DBB">
        <w:rPr>
          <w:b/>
        </w:rPr>
        <w:t>2014</w:t>
      </w:r>
      <w:r w:rsidRPr="003C1DBB">
        <w:t xml:space="preserve">, </w:t>
      </w:r>
      <w:r w:rsidRPr="003C1DBB">
        <w:rPr>
          <w:i/>
        </w:rPr>
        <w:t>92</w:t>
      </w:r>
      <w:r w:rsidRPr="003C1DBB">
        <w:t>, 3291-3299, doi:10.2527/jas.2013-7193.</w:t>
      </w:r>
    </w:p>
    <w:p w14:paraId="30778ABB" w14:textId="77777777" w:rsidR="00FA31D3" w:rsidRPr="003C1DBB" w:rsidRDefault="00FA31D3" w:rsidP="00FA31D3">
      <w:pPr>
        <w:pStyle w:val="EndNoteBibliography"/>
        <w:spacing w:after="0"/>
        <w:ind w:left="720" w:hanging="720"/>
      </w:pPr>
      <w:r w:rsidRPr="003C1DBB">
        <w:t>10.</w:t>
      </w:r>
      <w:r w:rsidRPr="003C1DBB">
        <w:tab/>
        <w:t xml:space="preserve">Irazoqui, A.P.; Boland, R.L.; Buitrago, C.G. Actions of 1,25(OH)2-vitamin D3 on the cellular cycle depend on VDR and p38 MAPK in skeletal muscle cells. </w:t>
      </w:r>
      <w:r w:rsidRPr="003C1DBB">
        <w:rPr>
          <w:i/>
        </w:rPr>
        <w:t xml:space="preserve">J Mol Endocrinol </w:t>
      </w:r>
      <w:r w:rsidRPr="003C1DBB">
        <w:rPr>
          <w:b/>
        </w:rPr>
        <w:t>2014</w:t>
      </w:r>
      <w:r w:rsidRPr="003C1DBB">
        <w:t xml:space="preserve">, </w:t>
      </w:r>
      <w:r w:rsidRPr="003C1DBB">
        <w:rPr>
          <w:i/>
        </w:rPr>
        <w:t>53</w:t>
      </w:r>
      <w:r w:rsidRPr="003C1DBB">
        <w:t>, 331-343, doi:10.1530/JME-14-0102.</w:t>
      </w:r>
    </w:p>
    <w:p w14:paraId="7511EAB1" w14:textId="77777777" w:rsidR="00FA31D3" w:rsidRPr="003C1DBB" w:rsidRDefault="00FA31D3" w:rsidP="00FA31D3">
      <w:pPr>
        <w:pStyle w:val="EndNoteBibliography"/>
        <w:spacing w:after="0"/>
        <w:ind w:left="720" w:hanging="720"/>
      </w:pPr>
      <w:r w:rsidRPr="003C1DBB">
        <w:t>11.</w:t>
      </w:r>
      <w:r w:rsidRPr="003C1DBB">
        <w:tab/>
        <w:t xml:space="preserve">Kinoshita, H.; Miyakoshi, N.; Kasukawa, Y.; Sakai, S.; Shiraishi, A.; Segawa, T.; Ohuchi, K.; Fujii, M.; Sato, C.; Shimada, Y. Effects of eldecalcitol on bone and skeletal muscles in glucocorticoid-treated rats. </w:t>
      </w:r>
      <w:r w:rsidRPr="003C1DBB">
        <w:rPr>
          <w:i/>
        </w:rPr>
        <w:t xml:space="preserve">J Bone Miner Metab </w:t>
      </w:r>
      <w:r w:rsidRPr="003C1DBB">
        <w:rPr>
          <w:b/>
        </w:rPr>
        <w:t>2016</w:t>
      </w:r>
      <w:r w:rsidRPr="003C1DBB">
        <w:t xml:space="preserve">, </w:t>
      </w:r>
      <w:r w:rsidRPr="003C1DBB">
        <w:rPr>
          <w:i/>
        </w:rPr>
        <w:t>34</w:t>
      </w:r>
      <w:r w:rsidRPr="003C1DBB">
        <w:t>, 171-178, doi:10.1007/s00774-015-0664-4.</w:t>
      </w:r>
    </w:p>
    <w:p w14:paraId="4B65826F" w14:textId="77777777" w:rsidR="00FA31D3" w:rsidRPr="003C1DBB" w:rsidRDefault="00FA31D3" w:rsidP="00FA31D3">
      <w:pPr>
        <w:pStyle w:val="EndNoteBibliography"/>
        <w:spacing w:after="0"/>
        <w:ind w:left="720" w:hanging="720"/>
      </w:pPr>
      <w:r w:rsidRPr="003C1DBB">
        <w:t>12.</w:t>
      </w:r>
      <w:r w:rsidRPr="003C1DBB">
        <w:tab/>
        <w:t xml:space="preserve">Max, D.; Brandsch, C.; Schumann, S.; Kühne, H.; Frommhagen, M.; Schutkowski, A.; Hirche, F.; Staege, M.S.; Stangl, G.I. Maternal vitamin D deficiency causes smaller muscle fibers and altered transcript levels of genes involved in protein degradation, myogenesis, and cytoskeleton organization in the newborn rat. </w:t>
      </w:r>
      <w:r w:rsidRPr="003C1DBB">
        <w:rPr>
          <w:i/>
        </w:rPr>
        <w:t xml:space="preserve">Mol Nutr Food Res </w:t>
      </w:r>
      <w:r w:rsidRPr="003C1DBB">
        <w:rPr>
          <w:b/>
        </w:rPr>
        <w:t>2014</w:t>
      </w:r>
      <w:r w:rsidRPr="003C1DBB">
        <w:t xml:space="preserve">, </w:t>
      </w:r>
      <w:r w:rsidRPr="003C1DBB">
        <w:rPr>
          <w:i/>
        </w:rPr>
        <w:t>58</w:t>
      </w:r>
      <w:r w:rsidRPr="003C1DBB">
        <w:t>, 343-352, doi:10.1002/mnfr.201300360.</w:t>
      </w:r>
    </w:p>
    <w:p w14:paraId="1049B92A" w14:textId="77777777" w:rsidR="00FA31D3" w:rsidRPr="003C1DBB" w:rsidRDefault="00FA31D3" w:rsidP="00FA31D3">
      <w:pPr>
        <w:pStyle w:val="EndNoteBibliography"/>
        <w:ind w:left="720" w:hanging="720"/>
      </w:pPr>
      <w:r w:rsidRPr="003C1DBB">
        <w:t>13.</w:t>
      </w:r>
      <w:r w:rsidRPr="003C1DBB">
        <w:tab/>
        <w:t xml:space="preserve">Oku, Y.; Tanabe, R.; Nakaoka, K.; Yamada, A.; Noda, S.; Hoshino, A.; Haraikawa, M.; Goseki-Sone, M. Influences of dietary vitamin D restriction on bone strength, body composition and muscle in rats fed a high-fat diet: involvement of mRNA expression of MyoD in skeletal muscle. </w:t>
      </w:r>
      <w:r w:rsidRPr="003C1DBB">
        <w:rPr>
          <w:i/>
        </w:rPr>
        <w:t xml:space="preserve">J Nutr Biochem </w:t>
      </w:r>
      <w:r w:rsidRPr="003C1DBB">
        <w:rPr>
          <w:b/>
        </w:rPr>
        <w:t>2016</w:t>
      </w:r>
      <w:r w:rsidRPr="003C1DBB">
        <w:t xml:space="preserve">, </w:t>
      </w:r>
      <w:r w:rsidRPr="003C1DBB">
        <w:rPr>
          <w:i/>
        </w:rPr>
        <w:t>32</w:t>
      </w:r>
      <w:r w:rsidRPr="003C1DBB">
        <w:t>, 85-90, doi:10.1016/j.jnutbio.2016.01.013.</w:t>
      </w:r>
    </w:p>
    <w:p w14:paraId="170FE062" w14:textId="775135C1" w:rsidR="00FA31D3" w:rsidRPr="00FA31D3" w:rsidRDefault="00FA31D3" w:rsidP="00FA31D3">
      <w:pPr>
        <w:rPr>
          <w:rFonts w:ascii="Verdana" w:hAnsi="Verdana"/>
          <w:sz w:val="20"/>
          <w:szCs w:val="20"/>
        </w:rPr>
      </w:pPr>
      <w:r>
        <w:fldChar w:fldCharType="end"/>
      </w:r>
    </w:p>
    <w:sectPr w:rsidR="00FA31D3" w:rsidRPr="00FA31D3" w:rsidSect="00F028BF">
      <w:pgSz w:w="16838" w:h="11906" w:orient="landscape"/>
      <w:pgMar w:top="1134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altName w:val="Verdana"/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028BF"/>
    <w:rsid w:val="000F24EB"/>
    <w:rsid w:val="002F024F"/>
    <w:rsid w:val="00334069"/>
    <w:rsid w:val="003A5207"/>
    <w:rsid w:val="003C6D4C"/>
    <w:rsid w:val="00705A6A"/>
    <w:rsid w:val="0074105A"/>
    <w:rsid w:val="007E5667"/>
    <w:rsid w:val="00863E2F"/>
    <w:rsid w:val="008846D6"/>
    <w:rsid w:val="008D6A1D"/>
    <w:rsid w:val="00946DD0"/>
    <w:rsid w:val="00992B71"/>
    <w:rsid w:val="00A915F7"/>
    <w:rsid w:val="00B05297"/>
    <w:rsid w:val="00BA4A05"/>
    <w:rsid w:val="00BF4F5A"/>
    <w:rsid w:val="00C72CDB"/>
    <w:rsid w:val="00CA52F8"/>
    <w:rsid w:val="00CB76BB"/>
    <w:rsid w:val="00F028BF"/>
    <w:rsid w:val="00F067E3"/>
    <w:rsid w:val="00F4212D"/>
    <w:rsid w:val="00FA31D3"/>
    <w:rsid w:val="00FA6E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D762EE"/>
  <w15:chartTrackingRefBased/>
  <w15:docId w15:val="{5E3C6DA4-1FBA-453A-B064-76043279D8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028B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028B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FA31D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A31D3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customXml" Target="../customXml/item4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AEA13023E75B94FB4E236E5EF4ED356" ma:contentTypeVersion="14" ma:contentTypeDescription="Create a new document." ma:contentTypeScope="" ma:versionID="5a23cdbb19c204623a8ac37fdc3d7c6c">
  <xsd:schema xmlns:xsd="http://www.w3.org/2001/XMLSchema" xmlns:xs="http://www.w3.org/2001/XMLSchema" xmlns:p="http://schemas.microsoft.com/office/2006/metadata/properties" xmlns:ns3="26dade36-14ca-4890-8dfe-98e90156b7de" xmlns:ns4="1cfe8061-82c7-4184-9117-9f627f073f1f" targetNamespace="http://schemas.microsoft.com/office/2006/metadata/properties" ma:root="true" ma:fieldsID="2bf43f0612cc86630679b3041eb1ee4a" ns3:_="" ns4:_="">
    <xsd:import namespace="26dade36-14ca-4890-8dfe-98e90156b7de"/>
    <xsd:import namespace="1cfe8061-82c7-4184-9117-9f627f073f1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4:SharedWithUsers" minOccurs="0"/>
                <xsd:element ref="ns3:MediaServiceAutoTags" minOccurs="0"/>
                <xsd:element ref="ns3:MediaServiceLocation" minOccurs="0"/>
                <xsd:element ref="ns4:SharedWithDetails" minOccurs="0"/>
                <xsd:element ref="ns4:SharingHintHash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dade36-14ca-4890-8dfe-98e90156b7d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2" nillable="true" ma:displayName="MediaServiceAutoTags" ma:description="" ma:internalName="MediaServiceAutoTags" ma:readOnly="true">
      <xsd:simpleType>
        <xsd:restriction base="dms:Text"/>
      </xsd:simpleType>
    </xsd:element>
    <xsd:element name="MediaServiceLocation" ma:index="13" nillable="true" ma:displayName="MediaServiceLocation" ma:description="" ma:internalName="MediaServiceLocation" ma:readOnly="true">
      <xsd:simpleType>
        <xsd:restriction base="dms:Text"/>
      </xsd:simpleType>
    </xsd:element>
    <xsd:element name="MediaServiceOCR" ma:index="16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cfe8061-82c7-4184-9117-9f627f073f1f" elementFormDefault="qualified">
    <xsd:import namespace="http://schemas.microsoft.com/office/2006/documentManagement/types"/>
    <xsd:import namespace="http://schemas.microsoft.com/office/infopath/2007/PartnerControls"/>
    <xsd:element name="SharedWithUsers" ma:index="11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B66F6E-1790-40A3-AFD9-0828CE5C1675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CF6C461-DB8F-4A0A-A0A9-276D183F5660}">
  <ds:schemaRefs>
    <ds:schemaRef ds:uri="http://purl.org/dc/terms/"/>
    <ds:schemaRef ds:uri="http://schemas.openxmlformats.org/package/2006/metadata/core-properties"/>
    <ds:schemaRef ds:uri="1cfe8061-82c7-4184-9117-9f627f073f1f"/>
    <ds:schemaRef ds:uri="http://schemas.microsoft.com/office/2006/documentManagement/types"/>
    <ds:schemaRef ds:uri="http://schemas.microsoft.com/office/infopath/2007/PartnerControls"/>
    <ds:schemaRef ds:uri="26dade36-14ca-4890-8dfe-98e90156b7de"/>
    <ds:schemaRef ds:uri="http://purl.org/dc/elements/1.1/"/>
    <ds:schemaRef ds:uri="http://schemas.microsoft.com/office/2006/metadata/properties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D06A9F00-3D30-4492-A607-122EED4F282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6dade36-14ca-4890-8dfe-98e90156b7de"/>
    <ds:schemaRef ds:uri="1cfe8061-82c7-4184-9117-9f627f073f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9BFDF198-9792-4628-B68C-CEA56F19B3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2897</Words>
  <Characters>16516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tingham</Company>
  <LinksUpToDate>false</LinksUpToDate>
  <CharactersWithSpaces>193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eeti Jethwa</dc:creator>
  <cp:keywords/>
  <dc:description/>
  <cp:lastModifiedBy>Preeti Jethwa</cp:lastModifiedBy>
  <cp:revision>2</cp:revision>
  <dcterms:created xsi:type="dcterms:W3CDTF">2021-08-12T13:16:00Z</dcterms:created>
  <dcterms:modified xsi:type="dcterms:W3CDTF">2021-08-12T13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AEA13023E75B94FB4E236E5EF4ED356</vt:lpwstr>
  </property>
</Properties>
</file>